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26FD48" w14:textId="77777777" w:rsidR="00665F0B" w:rsidRPr="00665F0B" w:rsidRDefault="00745F5C" w:rsidP="00745F5C">
      <w:pPr>
        <w:pStyle w:val="Titre"/>
        <w:jc w:val="center"/>
        <w:rPr>
          <w:b/>
          <w:bCs/>
        </w:rPr>
      </w:pPr>
      <w:r w:rsidRPr="00665F0B">
        <w:rPr>
          <w:b/>
          <w:bCs/>
        </w:rPr>
        <w:t>Policy Evaluation –</w:t>
      </w:r>
      <w:r w:rsidR="00665F0B" w:rsidRPr="00665F0B">
        <w:rPr>
          <w:b/>
          <w:bCs/>
        </w:rPr>
        <w:t>Results Reproduction</w:t>
      </w:r>
    </w:p>
    <w:p w14:paraId="62E793D9" w14:textId="4610EAFE" w:rsidR="00745F5C" w:rsidRDefault="00745F5C" w:rsidP="00665F0B">
      <w:pPr>
        <w:pStyle w:val="Sous-titre"/>
        <w:jc w:val="center"/>
      </w:pPr>
      <w:r>
        <w:t>“</w:t>
      </w:r>
      <w:r w:rsidRPr="00745F5C">
        <w:t>The Incumbency Curse: Weak Parties, Term Limits, and Unfulfilled</w:t>
      </w:r>
      <w:r w:rsidR="00665F0B">
        <w:t xml:space="preserve"> </w:t>
      </w:r>
      <w:r w:rsidRPr="00745F5C">
        <w:t>Accountability</w:t>
      </w:r>
      <w:r>
        <w:t>”</w:t>
      </w:r>
    </w:p>
    <w:p w14:paraId="59DA8C0B" w14:textId="42E9F7C5" w:rsidR="00745F5C" w:rsidRDefault="00745F5C" w:rsidP="00C22C90">
      <w:pPr>
        <w:pStyle w:val="Titre1"/>
        <w:numPr>
          <w:ilvl w:val="0"/>
          <w:numId w:val="2"/>
        </w:numPr>
      </w:pPr>
      <w:r>
        <w:t>Introduction</w:t>
      </w:r>
    </w:p>
    <w:p w14:paraId="1635AE17" w14:textId="77777777" w:rsidR="005643F7" w:rsidRDefault="005643F7" w:rsidP="005643F7">
      <w:r>
        <w:t xml:space="preserve">Reproduction of results in the field of scientific research is a growing topic of concern among the scientific community. By analysing and reproducing some of the results of the paper “The Incumbency Curse: Weak Parties, Term Limits, and Unfulfilled Accountability”, one can hope to reach a deeper understanding of the Regression Discontinuity method and also to develop one’s awareness of the need to create reproducible results when producing an academic paper. </w:t>
      </w:r>
    </w:p>
    <w:p w14:paraId="24D31B4E" w14:textId="033B54ED" w:rsidR="005643F7" w:rsidRDefault="005643F7" w:rsidP="005643F7">
      <w:r>
        <w:t>Furthermore, a new application of the data provided by the study will show us that…</w:t>
      </w:r>
    </w:p>
    <w:p w14:paraId="2BC285AD" w14:textId="77777777" w:rsidR="005643F7" w:rsidRPr="005643F7" w:rsidRDefault="005643F7" w:rsidP="005643F7"/>
    <w:p w14:paraId="3DA2E66D" w14:textId="24645F5B" w:rsidR="00745F5C" w:rsidRDefault="00745F5C" w:rsidP="00C22C90">
      <w:pPr>
        <w:pStyle w:val="Titre1"/>
        <w:numPr>
          <w:ilvl w:val="0"/>
          <w:numId w:val="2"/>
        </w:numPr>
      </w:pPr>
      <w:r>
        <w:t>Literature</w:t>
      </w:r>
    </w:p>
    <w:p w14:paraId="39AAFCFA" w14:textId="3A56F6F5" w:rsidR="005643F7" w:rsidRDefault="005643F7" w:rsidP="005643F7">
      <w:r>
        <w:t xml:space="preserve">The method of Regression Discontinuity has been developed in 1960 </w:t>
      </w:r>
      <w:r w:rsidR="00D4788E">
        <w:fldChar w:fldCharType="begin" w:fldLock="1"/>
      </w:r>
      <w:r w:rsidR="00D4788E">
        <w:instrText>ADDIN CSL_CITATION {"citationItems":[{"id":"ITEM-1","itemData":{"DOI":"10.1037/h0044319","ISSN":"00220663","abstract":"This study presents a method of testing casual hypotheses, called regression-discontinuity analysis, in situations where the investigator is unable to randomly assign Ss to experimental and control groups. The Ss were selected from near winners-5126 students who received certificates of merit and 2848 students who merely received letters of commendation. Comparison of the results obtained from the new mode of analysis with those obtained when the ex post facto design was applied to the same data. The new analysis suggested that public recognition for achievement tends to increase the likelihood that the recipient will receive a scholarship but did not support the inference that recognition affects the student's attitudes and career plans. From Psyc Abstracts 36:01:1AF09T. (PsycINFO Database Record (c) 2006 APA, all rights reserved). © 1960 American Psychological Association.","author":[{"dropping-particle":"","family":"Thistlethwaite","given":"Donald L.","non-dropping-particle":"","parse-names":false,"suffix":""},{"dropping-particle":"","family":"Campbell","given":"Donald T.","non-dropping-particle":"","parse-names":false,"suffix":""}],"container-title":"Journal of Educational Psychology","id":"ITEM-1","issue":"6","issued":{"date-parts":[["1960","12"]]},"page":"309-317","title":"Regression-discontinuity analysis: An alternative to the ex post facto experiment","type":"article-journal","volume":"51"},"uris":["http://www.mendeley.com/documents/?uuid=25475b6d-07ea-37d3-9995-a11bfc9bc24b"]}],"mendeley":{"formattedCitation":"(Thistlethwaite &amp; Campbell, 1960)","plainTextFormattedCitation":"(Thistlethwaite &amp; Campbell, 1960)","previouslyFormattedCitation":"(Thistlethwaite &amp; Campbell, 1960)"},"properties":{"noteIndex":0},"schema":"https://github.com/citation-style-language/schema/raw/master/csl-citation.json"}</w:instrText>
      </w:r>
      <w:r w:rsidR="00D4788E">
        <w:fldChar w:fldCharType="separate"/>
      </w:r>
      <w:r w:rsidR="00D4788E" w:rsidRPr="00D4788E">
        <w:rPr>
          <w:noProof/>
        </w:rPr>
        <w:t>(Thistlethwaite &amp; Campbell, 1960)</w:t>
      </w:r>
      <w:r w:rsidR="00D4788E">
        <w:fldChar w:fldCharType="end"/>
      </w:r>
      <w:r w:rsidR="00D4788E">
        <w:t xml:space="preserve"> and has since then been implemented in most statistical </w:t>
      </w:r>
      <w:r w:rsidR="00D42F11">
        <w:t>software</w:t>
      </w:r>
      <w:r w:rsidR="00D4788E">
        <w:t xml:space="preserve">. Three researchers have been working on implementing it in Stata, the software used in the following paper. They are </w:t>
      </w:r>
      <w:r w:rsidR="00D4788E" w:rsidRPr="00D4788E">
        <w:t>Calonico, Cattaneo and Titiunik</w:t>
      </w:r>
      <w:r w:rsidR="00D4788E">
        <w:t xml:space="preserve">.  They have been working consistently on describing technical and methodological details of the Regression Discontinuity method has well and the following work will be based both upon material seen in class as well as their </w:t>
      </w:r>
      <w:r w:rsidR="00C71FD3">
        <w:t xml:space="preserve">paper describing the foundations of Regression Discontinuity in R and Stata </w:t>
      </w:r>
      <w:r w:rsidR="00D4788E">
        <w:fldChar w:fldCharType="begin" w:fldLock="1"/>
      </w:r>
      <w:r w:rsidR="00D4788E">
        <w:instrText>ADDIN CSL_CITATION {"citationItems":[{"id":"ITEM-1","itemData":{"DOI":"10.1017/9781108684606","ISBN":"9781108684606","author":[{"dropping-particle":"","family":"Cattaneo","given":"Matias D.","non-dropping-particle":"","parse-names":false,"suffix":""},{"dropping-particle":"","family":"Idrobo","given":"Nicolás","non-dropping-particle":"","parse-names":false,"suffix":""},{"dropping-particle":"","family":"Titiunik","given":"Rocío","non-dropping-particle":"","parse-names":false,"suffix":""}],"id":"ITEM-1","issued":{"date-parts":[["2019","11","30"]]},"publisher":"Cambridge University Press","title":"A Practical Introduction to Regression Discontinuity Designs","type":"book"},"uris":["http://www.mendeley.com/documents/?uuid=4ba95d1e-6c1b-38d6-8067-a71cee02ec16"]}],"mendeley":{"formattedCitation":"(Cattaneo, Idrobo, &amp; Titiunik, 2019)","plainTextFormattedCitation":"(Cattaneo, Idrobo, &amp; Titiunik, 2019)"},"properties":{"noteIndex":0},"schema":"https://github.com/citation-style-language/schema/raw/master/csl-citation.json"}</w:instrText>
      </w:r>
      <w:r w:rsidR="00D4788E">
        <w:fldChar w:fldCharType="separate"/>
      </w:r>
      <w:r w:rsidR="00D4788E" w:rsidRPr="00D4788E">
        <w:rPr>
          <w:noProof/>
        </w:rPr>
        <w:t>(Cattaneo, Idrobo, &amp; Titiunik, 2019)</w:t>
      </w:r>
      <w:r w:rsidR="00D4788E">
        <w:fldChar w:fldCharType="end"/>
      </w:r>
      <w:r w:rsidR="00C71FD3">
        <w:t>.</w:t>
      </w:r>
    </w:p>
    <w:p w14:paraId="4EA75FC9" w14:textId="500B5E18" w:rsidR="00D4788E" w:rsidRDefault="00D4788E" w:rsidP="005643F7">
      <w:r>
        <w:t xml:space="preserve">Notably, Professor Titiunik is one of the authors of the paper whose results are reproduced </w:t>
      </w:r>
      <w:r w:rsidR="006049D3">
        <w:t>hereafter</w:t>
      </w:r>
      <w:r>
        <w:t>.</w:t>
      </w:r>
    </w:p>
    <w:p w14:paraId="17EC0F3B" w14:textId="70C303EA" w:rsidR="00D4788E" w:rsidRPr="005643F7" w:rsidRDefault="00D4788E" w:rsidP="005643F7"/>
    <w:p w14:paraId="3E9CDCF3" w14:textId="77777777" w:rsidR="00C22C90" w:rsidRDefault="00745F5C" w:rsidP="00745F5C">
      <w:pPr>
        <w:pStyle w:val="Titre1"/>
        <w:numPr>
          <w:ilvl w:val="0"/>
          <w:numId w:val="2"/>
        </w:numPr>
      </w:pPr>
      <w:r>
        <w:t>Methods &amp; Data</w:t>
      </w:r>
    </w:p>
    <w:p w14:paraId="19365005" w14:textId="77777777" w:rsidR="00C22C90" w:rsidRDefault="00745F5C" w:rsidP="00745F5C">
      <w:pPr>
        <w:pStyle w:val="Titre1"/>
        <w:numPr>
          <w:ilvl w:val="0"/>
          <w:numId w:val="2"/>
        </w:numPr>
      </w:pPr>
      <w:r>
        <w:t>Results</w:t>
      </w:r>
      <w:bookmarkStart w:id="0" w:name="_GoBack"/>
      <w:bookmarkEnd w:id="0"/>
    </w:p>
    <w:p w14:paraId="7B212FE3" w14:textId="77777777" w:rsidR="00C22C90" w:rsidRDefault="00745F5C" w:rsidP="00745F5C">
      <w:pPr>
        <w:pStyle w:val="Titre1"/>
        <w:numPr>
          <w:ilvl w:val="0"/>
          <w:numId w:val="2"/>
        </w:numPr>
      </w:pPr>
      <w:r>
        <w:t>Conclusion</w:t>
      </w:r>
    </w:p>
    <w:p w14:paraId="180C3A0A" w14:textId="61BA61DF" w:rsidR="00745F5C" w:rsidRDefault="00745F5C" w:rsidP="00745F5C">
      <w:pPr>
        <w:pStyle w:val="Titre1"/>
        <w:numPr>
          <w:ilvl w:val="0"/>
          <w:numId w:val="2"/>
        </w:numPr>
      </w:pPr>
      <w:r>
        <w:t>References</w:t>
      </w:r>
    </w:p>
    <w:p w14:paraId="16AFD4F0" w14:textId="15498975" w:rsidR="00D4788E" w:rsidRPr="00D4788E" w:rsidRDefault="00D4788E" w:rsidP="00D4788E">
      <w:pPr>
        <w:widowControl w:val="0"/>
        <w:autoSpaceDE w:val="0"/>
        <w:autoSpaceDN w:val="0"/>
        <w:adjustRightInd w:val="0"/>
        <w:spacing w:line="240" w:lineRule="auto"/>
        <w:ind w:left="480" w:hanging="480"/>
        <w:rPr>
          <w:rFonts w:ascii="Calibri" w:hAnsi="Calibri" w:cs="Calibri"/>
          <w:noProof/>
          <w:szCs w:val="24"/>
        </w:rPr>
      </w:pPr>
      <w:r>
        <w:rPr>
          <w:lang w:val="fr-FR"/>
        </w:rPr>
        <w:fldChar w:fldCharType="begin" w:fldLock="1"/>
      </w:r>
      <w:r w:rsidRPr="00D4788E">
        <w:instrText xml:space="preserve">ADDIN Mendeley Bibliography CSL_BIBLIOGRAPHY </w:instrText>
      </w:r>
      <w:r>
        <w:rPr>
          <w:lang w:val="fr-FR"/>
        </w:rPr>
        <w:fldChar w:fldCharType="separate"/>
      </w:r>
      <w:r w:rsidRPr="00D4788E">
        <w:rPr>
          <w:rFonts w:ascii="Calibri" w:hAnsi="Calibri" w:cs="Calibri"/>
          <w:noProof/>
          <w:szCs w:val="24"/>
        </w:rPr>
        <w:t xml:space="preserve">Cattaneo, M. D., Idrobo, N., &amp; Titiunik, R. (2019). </w:t>
      </w:r>
      <w:r w:rsidRPr="00D4788E">
        <w:rPr>
          <w:rFonts w:ascii="Calibri" w:hAnsi="Calibri" w:cs="Calibri"/>
          <w:i/>
          <w:iCs/>
          <w:noProof/>
          <w:szCs w:val="24"/>
        </w:rPr>
        <w:t>A Practical Introduction to Regression Discontinuity Designs</w:t>
      </w:r>
      <w:r w:rsidRPr="00D4788E">
        <w:rPr>
          <w:rFonts w:ascii="Calibri" w:hAnsi="Calibri" w:cs="Calibri"/>
          <w:noProof/>
          <w:szCs w:val="24"/>
        </w:rPr>
        <w:t>. https://doi.org/10.1017/9781108684606</w:t>
      </w:r>
    </w:p>
    <w:p w14:paraId="7288B062" w14:textId="77777777" w:rsidR="00D4788E" w:rsidRPr="00D4788E" w:rsidRDefault="00D4788E" w:rsidP="00D4788E">
      <w:pPr>
        <w:widowControl w:val="0"/>
        <w:autoSpaceDE w:val="0"/>
        <w:autoSpaceDN w:val="0"/>
        <w:adjustRightInd w:val="0"/>
        <w:spacing w:line="240" w:lineRule="auto"/>
        <w:ind w:left="480" w:hanging="480"/>
        <w:rPr>
          <w:rFonts w:ascii="Calibri" w:hAnsi="Calibri" w:cs="Calibri"/>
          <w:noProof/>
        </w:rPr>
      </w:pPr>
      <w:r w:rsidRPr="00D4788E">
        <w:rPr>
          <w:rFonts w:ascii="Calibri" w:hAnsi="Calibri" w:cs="Calibri"/>
          <w:noProof/>
          <w:szCs w:val="24"/>
        </w:rPr>
        <w:t xml:space="preserve">Thistlethwaite, D. L., &amp; Campbell, D. T. (1960). Regression-discontinuity analysis: An alternative to the ex post facto experiment. </w:t>
      </w:r>
      <w:r w:rsidRPr="00D4788E">
        <w:rPr>
          <w:rFonts w:ascii="Calibri" w:hAnsi="Calibri" w:cs="Calibri"/>
          <w:i/>
          <w:iCs/>
          <w:noProof/>
          <w:szCs w:val="24"/>
        </w:rPr>
        <w:t>Journal of Educational Psychology</w:t>
      </w:r>
      <w:r w:rsidRPr="00D4788E">
        <w:rPr>
          <w:rFonts w:ascii="Calibri" w:hAnsi="Calibri" w:cs="Calibri"/>
          <w:noProof/>
          <w:szCs w:val="24"/>
        </w:rPr>
        <w:t xml:space="preserve">, </w:t>
      </w:r>
      <w:r w:rsidRPr="00D4788E">
        <w:rPr>
          <w:rFonts w:ascii="Calibri" w:hAnsi="Calibri" w:cs="Calibri"/>
          <w:i/>
          <w:iCs/>
          <w:noProof/>
          <w:szCs w:val="24"/>
        </w:rPr>
        <w:t>51</w:t>
      </w:r>
      <w:r w:rsidRPr="00D4788E">
        <w:rPr>
          <w:rFonts w:ascii="Calibri" w:hAnsi="Calibri" w:cs="Calibri"/>
          <w:noProof/>
          <w:szCs w:val="24"/>
        </w:rPr>
        <w:t>(6), 309–317. https://doi.org/10.1037/h0044319</w:t>
      </w:r>
    </w:p>
    <w:p w14:paraId="46499003" w14:textId="5B3E30B0" w:rsidR="00D4788E" w:rsidRPr="00D4788E" w:rsidRDefault="00D4788E" w:rsidP="00D4788E">
      <w:pPr>
        <w:rPr>
          <w:lang w:val="fr-FR"/>
        </w:rPr>
      </w:pPr>
      <w:r>
        <w:rPr>
          <w:lang w:val="fr-FR"/>
        </w:rPr>
        <w:fldChar w:fldCharType="end"/>
      </w:r>
    </w:p>
    <w:sectPr w:rsidR="00D4788E" w:rsidRPr="00D4788E">
      <w:headerReference w:type="default" r:id="rId8"/>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B9F91A" w14:textId="77777777" w:rsidR="005643F7" w:rsidRDefault="005643F7" w:rsidP="005643F7">
      <w:pPr>
        <w:spacing w:after="0" w:line="240" w:lineRule="auto"/>
      </w:pPr>
      <w:r>
        <w:separator/>
      </w:r>
    </w:p>
  </w:endnote>
  <w:endnote w:type="continuationSeparator" w:id="0">
    <w:p w14:paraId="5F33C0EA" w14:textId="77777777" w:rsidR="005643F7" w:rsidRDefault="005643F7" w:rsidP="005643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E7EF0A" w14:textId="77777777" w:rsidR="005643F7" w:rsidRDefault="005643F7" w:rsidP="005643F7">
      <w:pPr>
        <w:spacing w:after="0" w:line="240" w:lineRule="auto"/>
      </w:pPr>
      <w:r>
        <w:separator/>
      </w:r>
    </w:p>
  </w:footnote>
  <w:footnote w:type="continuationSeparator" w:id="0">
    <w:p w14:paraId="495EA535" w14:textId="77777777" w:rsidR="005643F7" w:rsidRDefault="005643F7" w:rsidP="005643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71F979" w14:textId="71386A11" w:rsidR="005643F7" w:rsidRDefault="005643F7">
    <w:pPr>
      <w:pStyle w:val="En-tte"/>
      <w:rPr>
        <w:lang w:val="fr-FR"/>
      </w:rPr>
    </w:pPr>
    <w:r>
      <w:rPr>
        <w:lang w:val="fr-FR"/>
      </w:rPr>
      <w:t>Alexandre Kogioumtzis</w:t>
    </w:r>
  </w:p>
  <w:p w14:paraId="1C4A096F" w14:textId="53BF9C31" w:rsidR="005643F7" w:rsidRDefault="005643F7">
    <w:pPr>
      <w:pStyle w:val="En-tte"/>
      <w:rPr>
        <w:lang w:val="fr-FR"/>
      </w:rPr>
    </w:pPr>
    <w:r>
      <w:rPr>
        <w:lang w:val="fr-FR"/>
      </w:rPr>
      <w:t>MA Business Engineering</w:t>
    </w:r>
  </w:p>
  <w:p w14:paraId="78D7E2CF" w14:textId="5326A232" w:rsidR="005643F7" w:rsidRPr="005643F7" w:rsidRDefault="005643F7">
    <w:pPr>
      <w:pStyle w:val="En-tte"/>
      <w:rPr>
        <w:lang w:val="fr-FR"/>
      </w:rPr>
    </w:pPr>
    <w:r>
      <w:rPr>
        <w:lang w:val="fr-FR"/>
      </w:rPr>
      <w:t>R073852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02009D"/>
    <w:multiLevelType w:val="hybridMultilevel"/>
    <w:tmpl w:val="C670373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4C40070C"/>
    <w:multiLevelType w:val="hybridMultilevel"/>
    <w:tmpl w:val="A40CD00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9"/>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F5C"/>
    <w:rsid w:val="000F4A97"/>
    <w:rsid w:val="001424DA"/>
    <w:rsid w:val="001E2015"/>
    <w:rsid w:val="002C173A"/>
    <w:rsid w:val="004A79A0"/>
    <w:rsid w:val="005643F7"/>
    <w:rsid w:val="005E1F2A"/>
    <w:rsid w:val="006049D3"/>
    <w:rsid w:val="00665F0B"/>
    <w:rsid w:val="006E25CF"/>
    <w:rsid w:val="00745F5C"/>
    <w:rsid w:val="008B5FFB"/>
    <w:rsid w:val="00A22383"/>
    <w:rsid w:val="00B5707B"/>
    <w:rsid w:val="00C22C90"/>
    <w:rsid w:val="00C6398A"/>
    <w:rsid w:val="00C71FD3"/>
    <w:rsid w:val="00C924A6"/>
    <w:rsid w:val="00D219B6"/>
    <w:rsid w:val="00D26F42"/>
    <w:rsid w:val="00D42F11"/>
    <w:rsid w:val="00D4788E"/>
    <w:rsid w:val="00E96941"/>
    <w:rsid w:val="00EB7EDB"/>
    <w:rsid w:val="00F73A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E60705"/>
  <w15:chartTrackingRefBased/>
  <w15:docId w15:val="{7D27D41C-5B5B-48EE-A670-54C315536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Titre1">
    <w:name w:val="heading 1"/>
    <w:basedOn w:val="Normal"/>
    <w:next w:val="Normal"/>
    <w:link w:val="Titre1Car"/>
    <w:uiPriority w:val="9"/>
    <w:qFormat/>
    <w:rsid w:val="00745F5C"/>
    <w:pPr>
      <w:keepNext/>
      <w:keepLines/>
      <w:spacing w:before="240" w:after="0"/>
      <w:outlineLvl w:val="0"/>
    </w:pPr>
    <w:rPr>
      <w:rFonts w:asciiTheme="majorHAnsi" w:eastAsiaTheme="majorEastAsia" w:hAnsiTheme="majorHAnsi" w:cstheme="majorBidi"/>
      <w:color w:val="323E4F" w:themeColor="text2" w:themeShade="BF"/>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745F5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745F5C"/>
    <w:rPr>
      <w:rFonts w:asciiTheme="majorHAnsi" w:eastAsiaTheme="majorEastAsia" w:hAnsiTheme="majorHAnsi" w:cstheme="majorBidi"/>
      <w:spacing w:val="-10"/>
      <w:kern w:val="28"/>
      <w:sz w:val="56"/>
      <w:szCs w:val="56"/>
      <w:lang w:val="en-GB"/>
    </w:rPr>
  </w:style>
  <w:style w:type="paragraph" w:styleId="Paragraphedeliste">
    <w:name w:val="List Paragraph"/>
    <w:basedOn w:val="Normal"/>
    <w:uiPriority w:val="34"/>
    <w:qFormat/>
    <w:rsid w:val="00745F5C"/>
    <w:pPr>
      <w:ind w:left="720"/>
      <w:contextualSpacing/>
    </w:pPr>
  </w:style>
  <w:style w:type="character" w:customStyle="1" w:styleId="Titre1Car">
    <w:name w:val="Titre 1 Car"/>
    <w:basedOn w:val="Policepardfaut"/>
    <w:link w:val="Titre1"/>
    <w:uiPriority w:val="9"/>
    <w:rsid w:val="00745F5C"/>
    <w:rPr>
      <w:rFonts w:asciiTheme="majorHAnsi" w:eastAsiaTheme="majorEastAsia" w:hAnsiTheme="majorHAnsi" w:cstheme="majorBidi"/>
      <w:color w:val="323E4F" w:themeColor="text2" w:themeShade="BF"/>
      <w:sz w:val="32"/>
      <w:szCs w:val="32"/>
      <w:lang w:val="en-GB"/>
    </w:rPr>
  </w:style>
  <w:style w:type="paragraph" w:styleId="En-tte">
    <w:name w:val="header"/>
    <w:basedOn w:val="Normal"/>
    <w:link w:val="En-tteCar"/>
    <w:uiPriority w:val="99"/>
    <w:unhideWhenUsed/>
    <w:rsid w:val="005643F7"/>
    <w:pPr>
      <w:tabs>
        <w:tab w:val="center" w:pos="4513"/>
        <w:tab w:val="right" w:pos="9026"/>
      </w:tabs>
      <w:spacing w:after="0" w:line="240" w:lineRule="auto"/>
    </w:pPr>
  </w:style>
  <w:style w:type="character" w:customStyle="1" w:styleId="En-tteCar">
    <w:name w:val="En-tête Car"/>
    <w:basedOn w:val="Policepardfaut"/>
    <w:link w:val="En-tte"/>
    <w:uiPriority w:val="99"/>
    <w:rsid w:val="005643F7"/>
    <w:rPr>
      <w:lang w:val="en-GB"/>
    </w:rPr>
  </w:style>
  <w:style w:type="paragraph" w:styleId="Pieddepage">
    <w:name w:val="footer"/>
    <w:basedOn w:val="Normal"/>
    <w:link w:val="PieddepageCar"/>
    <w:uiPriority w:val="99"/>
    <w:unhideWhenUsed/>
    <w:rsid w:val="005643F7"/>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5643F7"/>
    <w:rPr>
      <w:lang w:val="en-GB"/>
    </w:rPr>
  </w:style>
  <w:style w:type="paragraph" w:styleId="Sous-titre">
    <w:name w:val="Subtitle"/>
    <w:basedOn w:val="Normal"/>
    <w:next w:val="Normal"/>
    <w:link w:val="Sous-titreCar"/>
    <w:uiPriority w:val="11"/>
    <w:qFormat/>
    <w:rsid w:val="00665F0B"/>
    <w:pPr>
      <w:numPr>
        <w:ilvl w:val="1"/>
      </w:numPr>
    </w:pPr>
    <w:rPr>
      <w:rFonts w:eastAsiaTheme="minorEastAsia"/>
      <w:color w:val="5A5A5A" w:themeColor="text1" w:themeTint="A5"/>
      <w:spacing w:val="15"/>
    </w:rPr>
  </w:style>
  <w:style w:type="character" w:customStyle="1" w:styleId="Sous-titreCar">
    <w:name w:val="Sous-titre Car"/>
    <w:basedOn w:val="Policepardfaut"/>
    <w:link w:val="Sous-titre"/>
    <w:uiPriority w:val="11"/>
    <w:rsid w:val="00665F0B"/>
    <w:rPr>
      <w:rFonts w:eastAsiaTheme="minorEastAsia"/>
      <w:color w:val="5A5A5A" w:themeColor="text1" w:themeTint="A5"/>
      <w:spacing w:val="15"/>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0D4334-2AF9-4A14-B78F-35BC0CE562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4</TotalTime>
  <Pages>1</Pages>
  <Words>753</Words>
  <Characters>4145</Characters>
  <Application>Microsoft Office Word</Application>
  <DocSecurity>0</DocSecurity>
  <Lines>34</Lines>
  <Paragraphs>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e kogioumtzis</dc:creator>
  <cp:keywords/>
  <dc:description/>
  <cp:lastModifiedBy>alexandre kogioumtzis</cp:lastModifiedBy>
  <cp:revision>7</cp:revision>
  <dcterms:created xsi:type="dcterms:W3CDTF">2019-11-22T16:18:00Z</dcterms:created>
  <dcterms:modified xsi:type="dcterms:W3CDTF">2019-11-26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cc0916a-d604-3851-85e3-dec76ce07d6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